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1EA08D54" w:rsidR="002575FB" w:rsidRPr="00560F46" w:rsidRDefault="00560F46" w:rsidP="000A2402">
      <w:pPr>
        <w:bidi w:val="0"/>
        <w:spacing w:line="276" w:lineRule="auto"/>
        <w:rPr>
          <w:b/>
          <w:bCs/>
          <w:sz w:val="32"/>
          <w:szCs w:val="32"/>
        </w:rPr>
      </w:pPr>
      <w:r w:rsidRPr="00560F46">
        <w:rPr>
          <w:b/>
          <w:bCs/>
          <w:sz w:val="32"/>
          <w:szCs w:val="32"/>
        </w:rPr>
        <w:t>1</w:t>
      </w:r>
      <w:r w:rsidR="00A66F73">
        <w:rPr>
          <w:b/>
          <w:bCs/>
          <w:sz w:val="32"/>
          <w:szCs w:val="32"/>
        </w:rPr>
        <w:t>.</w:t>
      </w:r>
      <w:r w:rsidRPr="00560F46">
        <w:rPr>
          <w:b/>
          <w:bCs/>
          <w:sz w:val="32"/>
          <w:szCs w:val="32"/>
        </w:rPr>
        <w:tab/>
        <w:t xml:space="preserve">Abstract </w:t>
      </w:r>
    </w:p>
    <w:p w14:paraId="10576434" w14:textId="77777777" w:rsidR="002575FB" w:rsidRDefault="002575FB" w:rsidP="000A2402">
      <w:pPr>
        <w:bidi w:val="0"/>
        <w:spacing w:line="276" w:lineRule="auto"/>
        <w:rPr>
          <w:sz w:val="24"/>
          <w:szCs w:val="24"/>
        </w:rPr>
      </w:pPr>
    </w:p>
    <w:p w14:paraId="03ABCDE0" w14:textId="18CA2956" w:rsidR="007A599E" w:rsidRPr="00937396" w:rsidRDefault="00E376F5" w:rsidP="000A2402">
      <w:pPr>
        <w:bidi w:val="0"/>
        <w:spacing w:line="276" w:lineRule="auto"/>
        <w:rPr>
          <w:b/>
          <w:bCs/>
          <w:sz w:val="32"/>
          <w:szCs w:val="32"/>
        </w:rPr>
      </w:pPr>
      <w:r w:rsidRPr="00937396">
        <w:rPr>
          <w:b/>
          <w:bCs/>
          <w:sz w:val="32"/>
          <w:szCs w:val="32"/>
        </w:rPr>
        <w:t>2</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44FC3729"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1349EC">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de Vries, Strub, Dumoulin, &amp; Courville, 2017)","plainTextFormattedCitation":"(Perez, de Vries, Strub, Dumoulin, &amp; Courville,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1349EC" w:rsidRPr="001349EC">
        <w:rPr>
          <w:noProof/>
          <w:sz w:val="24"/>
          <w:szCs w:val="24"/>
        </w:rPr>
        <w:t>(Perez, de Vries, Strub, Dumoulin, &amp; Courville, 2017)</w:t>
      </w:r>
      <w:r w:rsidR="001349EC">
        <w:rPr>
          <w:sz w:val="24"/>
          <w:szCs w:val="24"/>
        </w:rPr>
        <w:fldChar w:fldCharType="end"/>
      </w:r>
      <w:r w:rsidR="00A923D9">
        <w:rPr>
          <w:sz w:val="24"/>
          <w:szCs w:val="24"/>
        </w:rPr>
        <w:t>.</w:t>
      </w:r>
    </w:p>
    <w:p w14:paraId="600F1ADE" w14:textId="7837B321"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1349EC">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Strub, De Vries, Dumoulin, &amp; Courville, 2018)","plainTextFormattedCitation":"(Perez, Strub, De Vries, Dumoulin, &amp; Courville, 2018)","previouslyFormattedCitation":"(Perez, Strub, De Vries, Dumoulin, &amp; Courville, 2018)"},"properties":{"noteIndex":0},"schema":"https://github.com/citation-style-language/schema/raw/master/csl-citation.json"}</w:instrText>
      </w:r>
      <w:r w:rsidR="001349EC">
        <w:rPr>
          <w:sz w:val="24"/>
          <w:szCs w:val="24"/>
        </w:rPr>
        <w:fldChar w:fldCharType="separate"/>
      </w:r>
      <w:r w:rsidR="001349EC" w:rsidRPr="001349EC">
        <w:rPr>
          <w:noProof/>
          <w:sz w:val="24"/>
          <w:szCs w:val="24"/>
        </w:rPr>
        <w:t>(Perez, Strub, De Vries, Dumoulin, &amp; Courville,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15FA336F" w:rsidR="004F3F9C" w:rsidRDefault="0022362A" w:rsidP="000A240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proofErr w:type="spellStart"/>
      <w:r w:rsidR="004F3F9C" w:rsidRPr="007A7793">
        <w:rPr>
          <w:sz w:val="24"/>
          <w:szCs w:val="24"/>
        </w:rPr>
        <w:t>FiLM</w:t>
      </w:r>
      <w:proofErr w:type="spellEnd"/>
      <w:r w:rsidR="004F3F9C" w:rsidRPr="007A7793">
        <w:rPr>
          <w:sz w:val="24"/>
          <w:szCs w:val="24"/>
        </w:rPr>
        <w:t>: Feature-wise Linear Modulation.</w:t>
      </w:r>
    </w:p>
    <w:p w14:paraId="2E4DC5E2" w14:textId="5D236515" w:rsidR="004F3F9C" w:rsidRDefault="004F3F9C" w:rsidP="000A2402">
      <w:pPr>
        <w:bidi w:val="0"/>
        <w:spacing w:line="276" w:lineRule="auto"/>
        <w:rPr>
          <w:sz w:val="24"/>
          <w:szCs w:val="24"/>
        </w:rPr>
      </w:pPr>
      <w:r w:rsidRPr="004F3F9C">
        <w:rPr>
          <w:sz w:val="24"/>
          <w:szCs w:val="24"/>
        </w:rPr>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proofErr w:type="spellStart"/>
      <w:r w:rsidR="00C0600A">
        <w:rPr>
          <w:sz w:val="24"/>
          <w:szCs w:val="24"/>
        </w:rPr>
        <w:t>FiLM</w:t>
      </w:r>
      <w:proofErr w:type="spellEnd"/>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77777777"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 xml:space="preserve">to a </w:t>
      </w:r>
      <w:proofErr w:type="spellStart"/>
      <w:r w:rsidR="009E0F84">
        <w:rPr>
          <w:sz w:val="24"/>
          <w:szCs w:val="24"/>
        </w:rPr>
        <w:t>FiLM</w:t>
      </w:r>
      <w:proofErr w:type="spellEnd"/>
      <w:r w:rsidR="009E0F84">
        <w:rPr>
          <w:sz w:val="24"/>
          <w:szCs w:val="24"/>
        </w:rPr>
        <w:t xml:space="preserve">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proofErr w:type="spellStart"/>
      <w:r w:rsidR="004A5CB4" w:rsidRPr="00BB5EF1">
        <w:rPr>
          <w:sz w:val="24"/>
          <w:szCs w:val="24"/>
        </w:rPr>
        <w:t>FiLM’s</w:t>
      </w:r>
      <w:proofErr w:type="spellEnd"/>
      <w:r w:rsidR="004A5CB4" w:rsidRPr="00BB5EF1">
        <w:rPr>
          <w:sz w:val="24"/>
          <w:szCs w:val="24"/>
        </w:rPr>
        <w:t xml:space="preserve"> </w:t>
      </w:r>
      <w:r w:rsidR="004B0C90" w:rsidRPr="00BB5EF1">
        <w:rPr>
          <w:sz w:val="24"/>
          <w:szCs w:val="24"/>
        </w:rPr>
        <w:t>drawback</w:t>
      </w:r>
      <w:r w:rsidRPr="00BB5EF1">
        <w:rPr>
          <w:sz w:val="24"/>
          <w:szCs w:val="24"/>
        </w:rPr>
        <w:t>.</w:t>
      </w:r>
      <w:r>
        <w:rPr>
          <w:sz w:val="24"/>
          <w:szCs w:val="24"/>
        </w:rPr>
        <w:t xml:space="preserve"> </w:t>
      </w:r>
    </w:p>
    <w:p w14:paraId="6494D8DB" w14:textId="1193B50E" w:rsidR="00B277E1" w:rsidRPr="000A2402" w:rsidRDefault="00E376F5" w:rsidP="000A2402">
      <w:pPr>
        <w:bidi w:val="0"/>
        <w:spacing w:line="276" w:lineRule="auto"/>
        <w:rPr>
          <w:sz w:val="24"/>
          <w:szCs w:val="24"/>
        </w:rPr>
      </w:pPr>
      <w:r w:rsidRPr="00937396">
        <w:rPr>
          <w:b/>
          <w:bCs/>
          <w:sz w:val="32"/>
          <w:szCs w:val="32"/>
        </w:rPr>
        <w:lastRenderedPageBreak/>
        <w:t>3</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proofErr w:type="spellStart"/>
      <w:r>
        <w:rPr>
          <w:sz w:val="24"/>
          <w:szCs w:val="24"/>
        </w:rPr>
        <w:t>FiLM</w:t>
      </w:r>
      <w:proofErr w:type="spellEnd"/>
      <w:r>
        <w:rPr>
          <w:sz w:val="24"/>
          <w:szCs w:val="24"/>
        </w:rPr>
        <w:t xml:space="preserve">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w:t>
      </w:r>
      <w:proofErr w:type="spellStart"/>
      <w:r w:rsidR="005F0B3B" w:rsidRPr="005F0B3B">
        <w:rPr>
          <w:sz w:val="24"/>
          <w:szCs w:val="24"/>
        </w:rPr>
        <w:t>FiLM</w:t>
      </w:r>
      <w:proofErr w:type="spellEnd"/>
      <w:r w:rsidR="005F0B3B" w:rsidRPr="005F0B3B">
        <w:rPr>
          <w:sz w:val="24"/>
          <w:szCs w:val="24"/>
        </w:rPr>
        <w:t xml:space="preserve">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3CF8626F" w:rsidR="00925A9B"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proofErr w:type="spellStart"/>
      <w:r w:rsidR="00657E7B" w:rsidRPr="00937396">
        <w:rPr>
          <w:rFonts w:ascii="NimbusRomNo9L-Medi" w:hAnsi="NimbusRomNo9L-Medi" w:cs="NimbusRomNo9L-Medi"/>
          <w:b/>
          <w:bCs/>
          <w:sz w:val="26"/>
          <w:szCs w:val="26"/>
        </w:rPr>
        <w:t>FiLM</w:t>
      </w:r>
      <w:proofErr w:type="spellEnd"/>
      <w:r w:rsidR="00657E7B" w:rsidRPr="00937396">
        <w:rPr>
          <w:rFonts w:ascii="NimbusRomNo9L-Medi" w:hAnsi="NimbusRomNo9L-Medi" w:cs="NimbusRomNo9L-Medi"/>
          <w:b/>
          <w:bCs/>
          <w:sz w:val="26"/>
          <w:szCs w:val="26"/>
        </w:rPr>
        <w:t xml:space="preserve">: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proofErr w:type="spellStart"/>
      <w:r w:rsidRPr="00925A9B">
        <w:rPr>
          <w:sz w:val="24"/>
          <w:szCs w:val="24"/>
        </w:rPr>
        <w:t>FiLM</w:t>
      </w:r>
      <w:proofErr w:type="spellEnd"/>
      <w:r w:rsidRPr="00925A9B">
        <w:rPr>
          <w:sz w:val="24"/>
          <w:szCs w:val="24"/>
        </w:rPr>
        <w:t xml:space="preserve">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 xml:space="preserve">More formally, </w:t>
      </w:r>
      <w:proofErr w:type="spellStart"/>
      <w:r w:rsidRPr="00925A9B">
        <w:rPr>
          <w:sz w:val="24"/>
          <w:szCs w:val="24"/>
        </w:rPr>
        <w:t>FiLM</w:t>
      </w:r>
      <w:proofErr w:type="spellEnd"/>
      <w:r w:rsidRPr="00925A9B">
        <w:rPr>
          <w:sz w:val="24"/>
          <w:szCs w:val="24"/>
        </w:rPr>
        <w:t xml:space="preserve"> learns functions f and h which output</w:t>
      </w:r>
    </w:p>
    <w:p w14:paraId="7B9FF19F" w14:textId="67954DC3" w:rsidR="00925A9B" w:rsidRDefault="00AB7943"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AB7943"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5354374C" w14:textId="60DA3274" w:rsidR="000A2402" w:rsidRDefault="000A2402" w:rsidP="000A2402">
      <w:pPr>
        <w:bidi w:val="0"/>
        <w:spacing w:line="276" w:lineRule="auto"/>
        <w:rPr>
          <w:sz w:val="24"/>
          <w:szCs w:val="24"/>
        </w:rPr>
      </w:pPr>
    </w:p>
    <w:p w14:paraId="2DCE6FCC" w14:textId="63A3AEE9" w:rsidR="000A2402" w:rsidRDefault="000A2402" w:rsidP="000A2402">
      <w:pPr>
        <w:bidi w:val="0"/>
        <w:spacing w:line="276" w:lineRule="auto"/>
        <w:rPr>
          <w:sz w:val="24"/>
          <w:szCs w:val="24"/>
        </w:rPr>
      </w:pPr>
    </w:p>
    <w:p w14:paraId="197A1DA1" w14:textId="7CCF5C10" w:rsidR="000A2402" w:rsidRDefault="000A2402" w:rsidP="000A2402">
      <w:pPr>
        <w:bidi w:val="0"/>
        <w:spacing w:line="276" w:lineRule="auto"/>
        <w:rPr>
          <w:sz w:val="24"/>
          <w:szCs w:val="24"/>
        </w:rPr>
      </w:pPr>
    </w:p>
    <w:p w14:paraId="3A0BC2F4" w14:textId="7042EF44" w:rsidR="000A2402" w:rsidRDefault="000A2402" w:rsidP="000A2402">
      <w:pPr>
        <w:bidi w:val="0"/>
        <w:spacing w:line="276" w:lineRule="auto"/>
        <w:rPr>
          <w:sz w:val="24"/>
          <w:szCs w:val="24"/>
        </w:rPr>
      </w:pPr>
    </w:p>
    <w:p w14:paraId="52E201BB" w14:textId="436950DA" w:rsidR="000A2402" w:rsidRDefault="000A2402" w:rsidP="000A2402">
      <w:pPr>
        <w:bidi w:val="0"/>
        <w:spacing w:line="276" w:lineRule="auto"/>
        <w:rPr>
          <w:sz w:val="24"/>
          <w:szCs w:val="24"/>
        </w:rPr>
      </w:pPr>
    </w:p>
    <w:p w14:paraId="3A4FA6F1" w14:textId="1CC44D09" w:rsidR="000A2402" w:rsidRDefault="000A2402" w:rsidP="000A2402">
      <w:pPr>
        <w:bidi w:val="0"/>
        <w:spacing w:line="276" w:lineRule="auto"/>
        <w:rPr>
          <w:sz w:val="24"/>
          <w:szCs w:val="24"/>
        </w:rPr>
      </w:pPr>
    </w:p>
    <w:p w14:paraId="31CC11CF" w14:textId="7CD40D3C" w:rsidR="000A2402" w:rsidRDefault="000A2402" w:rsidP="000A2402">
      <w:pPr>
        <w:bidi w:val="0"/>
        <w:spacing w:line="276" w:lineRule="auto"/>
        <w:rPr>
          <w:sz w:val="24"/>
          <w:szCs w:val="24"/>
        </w:rPr>
      </w:pPr>
    </w:p>
    <w:p w14:paraId="6E0CAB3C" w14:textId="7712011F" w:rsidR="000A2402" w:rsidRDefault="000A2402" w:rsidP="000A2402">
      <w:pPr>
        <w:bidi w:val="0"/>
        <w:spacing w:line="276" w:lineRule="auto"/>
        <w:rPr>
          <w:sz w:val="24"/>
          <w:szCs w:val="24"/>
        </w:rPr>
      </w:pPr>
    </w:p>
    <w:p w14:paraId="08C20ADC" w14:textId="1727527F" w:rsidR="000A2402" w:rsidRDefault="000A2402" w:rsidP="000A2402">
      <w:pPr>
        <w:bidi w:val="0"/>
        <w:spacing w:line="276" w:lineRule="auto"/>
        <w:rPr>
          <w:sz w:val="24"/>
          <w:szCs w:val="24"/>
        </w:rPr>
      </w:pPr>
    </w:p>
    <w:p w14:paraId="5A948AEE" w14:textId="77777777" w:rsidR="000A2402" w:rsidRDefault="000A2402" w:rsidP="000A2402">
      <w:pPr>
        <w:bidi w:val="0"/>
        <w:spacing w:line="276" w:lineRule="auto"/>
        <w:rPr>
          <w:sz w:val="24"/>
          <w:szCs w:val="24"/>
        </w:rPr>
      </w:pPr>
    </w:p>
    <w:p w14:paraId="5A6A8203" w14:textId="153107E1" w:rsidR="009941D8"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lastRenderedPageBreak/>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5997D7D0"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 [18]. To explain</w:t>
      </w:r>
      <w:r>
        <w:rPr>
          <w:sz w:val="24"/>
          <w:szCs w:val="24"/>
        </w:rPr>
        <w:t xml:space="preserve"> </w:t>
      </w:r>
      <w:r w:rsidRPr="00E12FB0">
        <w:rPr>
          <w:sz w:val="24"/>
          <w:szCs w:val="24"/>
        </w:rPr>
        <w:t>BN, we define</w:t>
      </w:r>
      <w:r w:rsidR="001D4B1B">
        <w:rPr>
          <w:sz w:val="24"/>
          <w:szCs w:val="24"/>
        </w:rPr>
        <w:br/>
      </w:r>
      <w:r w:rsidRPr="00E12FB0">
        <w:rPr>
          <w:sz w:val="24"/>
          <w:szCs w:val="24"/>
        </w:rPr>
        <w:t xml:space="preserv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AB7943"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6F57DBE5" w14:textId="0FA2C087" w:rsidR="00C140E8" w:rsidRDefault="00C140E8" w:rsidP="000A2402">
      <w:pPr>
        <w:bidi w:val="0"/>
        <w:spacing w:line="276" w:lineRule="auto"/>
        <w:rPr>
          <w:sz w:val="24"/>
          <w:szCs w:val="24"/>
        </w:rPr>
      </w:pPr>
    </w:p>
    <w:p w14:paraId="71C0BC61" w14:textId="0A07BE11" w:rsidR="000A2402" w:rsidRDefault="000A2402" w:rsidP="000A2402">
      <w:pPr>
        <w:bidi w:val="0"/>
        <w:spacing w:line="276" w:lineRule="auto"/>
        <w:rPr>
          <w:sz w:val="24"/>
          <w:szCs w:val="24"/>
        </w:rPr>
      </w:pPr>
    </w:p>
    <w:p w14:paraId="66134A25" w14:textId="0D106195" w:rsidR="000A2402" w:rsidRDefault="000A2402" w:rsidP="000A2402">
      <w:pPr>
        <w:bidi w:val="0"/>
        <w:spacing w:line="276" w:lineRule="auto"/>
        <w:rPr>
          <w:sz w:val="24"/>
          <w:szCs w:val="24"/>
        </w:rPr>
      </w:pPr>
    </w:p>
    <w:p w14:paraId="487C596F" w14:textId="657FDC07" w:rsidR="000A2402" w:rsidRDefault="000A2402" w:rsidP="000A2402">
      <w:pPr>
        <w:bidi w:val="0"/>
        <w:spacing w:line="276" w:lineRule="auto"/>
        <w:rPr>
          <w:sz w:val="24"/>
          <w:szCs w:val="24"/>
        </w:rPr>
      </w:pPr>
    </w:p>
    <w:p w14:paraId="7528D72D" w14:textId="3AD3C2FF" w:rsidR="000A2402" w:rsidRDefault="000A2402" w:rsidP="000A2402">
      <w:pPr>
        <w:bidi w:val="0"/>
        <w:spacing w:line="276" w:lineRule="auto"/>
        <w:rPr>
          <w:sz w:val="24"/>
          <w:szCs w:val="24"/>
        </w:rPr>
      </w:pPr>
    </w:p>
    <w:p w14:paraId="68EC8EF8" w14:textId="5635B43B" w:rsidR="000A2402" w:rsidRDefault="000A2402" w:rsidP="000A2402">
      <w:pPr>
        <w:bidi w:val="0"/>
        <w:spacing w:line="276" w:lineRule="auto"/>
        <w:rPr>
          <w:sz w:val="24"/>
          <w:szCs w:val="24"/>
        </w:rPr>
      </w:pPr>
    </w:p>
    <w:p w14:paraId="65502A1A" w14:textId="4F6C0C26" w:rsidR="000A2402" w:rsidRDefault="000A2402" w:rsidP="000A2402">
      <w:pPr>
        <w:bidi w:val="0"/>
        <w:spacing w:line="276" w:lineRule="auto"/>
        <w:rPr>
          <w:sz w:val="24"/>
          <w:szCs w:val="24"/>
        </w:rPr>
      </w:pPr>
    </w:p>
    <w:p w14:paraId="7F1AEC70" w14:textId="46ED6E56" w:rsidR="000A2402" w:rsidRDefault="000A2402" w:rsidP="000A2402">
      <w:pPr>
        <w:bidi w:val="0"/>
        <w:spacing w:line="276" w:lineRule="auto"/>
        <w:rPr>
          <w:sz w:val="24"/>
          <w:szCs w:val="24"/>
        </w:rPr>
      </w:pPr>
    </w:p>
    <w:p w14:paraId="1DAEB794" w14:textId="52C5768A" w:rsidR="000A2402" w:rsidRDefault="000A2402" w:rsidP="000A2402">
      <w:pPr>
        <w:bidi w:val="0"/>
        <w:spacing w:line="276" w:lineRule="auto"/>
        <w:rPr>
          <w:sz w:val="24"/>
          <w:szCs w:val="24"/>
        </w:rPr>
      </w:pPr>
    </w:p>
    <w:p w14:paraId="7C617ACC" w14:textId="42B0EF2D" w:rsidR="000A2402" w:rsidRDefault="000A2402" w:rsidP="000A2402">
      <w:pPr>
        <w:bidi w:val="0"/>
        <w:spacing w:line="276" w:lineRule="auto"/>
        <w:rPr>
          <w:sz w:val="24"/>
          <w:szCs w:val="24"/>
        </w:rPr>
      </w:pPr>
    </w:p>
    <w:p w14:paraId="18D46FFC" w14:textId="28D8D9D6" w:rsidR="000A2402" w:rsidRDefault="000A2402" w:rsidP="000A2402">
      <w:pPr>
        <w:bidi w:val="0"/>
        <w:spacing w:line="276" w:lineRule="auto"/>
        <w:rPr>
          <w:sz w:val="24"/>
          <w:szCs w:val="24"/>
        </w:rPr>
      </w:pPr>
    </w:p>
    <w:p w14:paraId="22299E91" w14:textId="31B4E084" w:rsidR="000A2402" w:rsidRDefault="000A2402" w:rsidP="000A2402">
      <w:pPr>
        <w:bidi w:val="0"/>
        <w:spacing w:line="276" w:lineRule="auto"/>
        <w:rPr>
          <w:sz w:val="24"/>
          <w:szCs w:val="24"/>
        </w:rPr>
      </w:pPr>
    </w:p>
    <w:p w14:paraId="0315F881" w14:textId="7CEB2A73" w:rsidR="000A2402" w:rsidRDefault="000A2402" w:rsidP="000A2402">
      <w:pPr>
        <w:bidi w:val="0"/>
        <w:spacing w:line="276" w:lineRule="auto"/>
        <w:rPr>
          <w:sz w:val="24"/>
          <w:szCs w:val="24"/>
        </w:rPr>
      </w:pPr>
    </w:p>
    <w:p w14:paraId="64C889D2" w14:textId="77777777" w:rsidR="000A2402" w:rsidRDefault="000A2402" w:rsidP="000A2402">
      <w:pPr>
        <w:bidi w:val="0"/>
        <w:spacing w:line="276" w:lineRule="auto"/>
        <w:rPr>
          <w:sz w:val="24"/>
          <w:szCs w:val="24"/>
        </w:rPr>
      </w:pPr>
    </w:p>
    <w:p w14:paraId="0FF44E0D" w14:textId="4E2B548F" w:rsidR="003A5B20" w:rsidRPr="00937396" w:rsidRDefault="00E376F5" w:rsidP="000A2402">
      <w:pPr>
        <w:bidi w:val="0"/>
        <w:spacing w:line="276" w:lineRule="auto"/>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xml:space="preserve">, we have doubled the amount of weights the GRU provides so they can be used for both </w:t>
      </w:r>
      <w:proofErr w:type="spellStart"/>
      <w:r w:rsidR="00B24B9A">
        <w:rPr>
          <w:sz w:val="24"/>
          <w:szCs w:val="24"/>
        </w:rPr>
        <w:t>FiLM</w:t>
      </w:r>
      <w:proofErr w:type="spellEnd"/>
      <w:r w:rsidR="00B24B9A">
        <w:rPr>
          <w:sz w:val="24"/>
          <w:szCs w:val="24"/>
        </w:rPr>
        <w:t xml:space="preserve">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w:t>
      </w:r>
      <w:proofErr w:type="spellStart"/>
      <w:r w:rsidR="005E0A55">
        <w:rPr>
          <w:sz w:val="24"/>
          <w:szCs w:val="24"/>
        </w:rPr>
        <w:t>Pytorch’s</w:t>
      </w:r>
      <w:proofErr w:type="spellEnd"/>
      <w:r w:rsidR="005E0A55">
        <w:rPr>
          <w:sz w:val="24"/>
          <w:szCs w:val="24"/>
        </w:rPr>
        <w:t xml:space="preserve">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w:t>
      </w:r>
      <w:proofErr w:type="spellStart"/>
      <w:r w:rsidR="00AF00C0" w:rsidRPr="00AF00C0">
        <w:rPr>
          <w:sz w:val="24"/>
          <w:szCs w:val="24"/>
        </w:rPr>
        <w:t>ReLU</w:t>
      </w:r>
      <w:proofErr w:type="spellEnd"/>
      <w:r w:rsidR="00AF00C0" w:rsidRPr="00AF00C0">
        <w:rPr>
          <w:sz w:val="24"/>
          <w:szCs w:val="24"/>
        </w:rPr>
        <w:t xml:space="preserve">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5B3CE058" w:rsidR="00CB0174" w:rsidRDefault="00CB0174" w:rsidP="000A2402">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a type to int32 down from int64 and used </w:t>
      </w:r>
      <w:r w:rsidR="00A077A3">
        <w:rPr>
          <w:sz w:val="24"/>
          <w:szCs w:val="24"/>
        </w:rPr>
        <w:t xml:space="preserve">only </w:t>
      </w:r>
      <w:r>
        <w:rPr>
          <w:sz w:val="24"/>
          <w:szCs w:val="24"/>
        </w:rPr>
        <w:t xml:space="preserve">half </w:t>
      </w:r>
      <w:r w:rsidR="00A077A3">
        <w:rPr>
          <w:sz w:val="24"/>
          <w:szCs w:val="24"/>
        </w:rPr>
        <w:t xml:space="preserve">of </w:t>
      </w:r>
      <w:r>
        <w:rPr>
          <w:sz w:val="24"/>
          <w:szCs w:val="24"/>
        </w:rPr>
        <w:t xml:space="preserve">the dataset instead of all of it. </w:t>
      </w: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1096AF20" w14:textId="7C5C1A6C" w:rsidR="00FC092A" w:rsidRDefault="005D35EB" w:rsidP="000A2402">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51EF461F" w14:textId="77777777" w:rsidR="000A2402" w:rsidRDefault="000A2402" w:rsidP="000A2402">
      <w:pPr>
        <w:autoSpaceDE w:val="0"/>
        <w:autoSpaceDN w:val="0"/>
        <w:bidi w:val="0"/>
        <w:adjustRightInd w:val="0"/>
        <w:spacing w:after="0" w:line="276" w:lineRule="auto"/>
        <w:rPr>
          <w:sz w:val="24"/>
          <w:szCs w:val="24"/>
        </w:rPr>
      </w:pPr>
    </w:p>
    <w:p w14:paraId="0CED579D" w14:textId="746E98F8" w:rsidR="00EE3C6E" w:rsidRPr="00937396" w:rsidRDefault="00E376F5" w:rsidP="000A2402">
      <w:pPr>
        <w:autoSpaceDE w:val="0"/>
        <w:autoSpaceDN w:val="0"/>
        <w:bidi w:val="0"/>
        <w:adjustRightInd w:val="0"/>
        <w:spacing w:after="0" w:line="276"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proofErr w:type="spellStart"/>
      <w:r w:rsidR="00433F57">
        <w:rPr>
          <w:sz w:val="24"/>
          <w:szCs w:val="24"/>
        </w:rPr>
        <w:t>FiLM</w:t>
      </w:r>
      <w:proofErr w:type="spellEnd"/>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proofErr w:type="spellStart"/>
      <w:r w:rsidR="0084207E">
        <w:rPr>
          <w:sz w:val="24"/>
          <w:szCs w:val="24"/>
        </w:rPr>
        <w:t>FiLM</w:t>
      </w:r>
      <w:proofErr w:type="spellEnd"/>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 xml:space="preserve">CBN and </w:t>
      </w:r>
      <w:proofErr w:type="spellStart"/>
      <w:r w:rsidR="009F060B">
        <w:rPr>
          <w:sz w:val="24"/>
          <w:szCs w:val="24"/>
        </w:rPr>
        <w:t>FiLM</w:t>
      </w:r>
      <w:proofErr w:type="spellEnd"/>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41A62F87" w14:textId="77777777" w:rsidR="000A2402" w:rsidRDefault="000A2402" w:rsidP="000A2402">
      <w:pPr>
        <w:autoSpaceDE w:val="0"/>
        <w:autoSpaceDN w:val="0"/>
        <w:bidi w:val="0"/>
        <w:adjustRightInd w:val="0"/>
        <w:spacing w:after="0" w:line="276" w:lineRule="auto"/>
        <w:rPr>
          <w:sz w:val="24"/>
          <w:szCs w:val="24"/>
        </w:rPr>
      </w:pPr>
    </w:p>
    <w:p w14:paraId="1F23C3A7" w14:textId="6361FFFB" w:rsidR="00EE3C6E" w:rsidRPr="00937396" w:rsidRDefault="00E376F5" w:rsidP="000A2402">
      <w:pPr>
        <w:autoSpaceDE w:val="0"/>
        <w:autoSpaceDN w:val="0"/>
        <w:bidi w:val="0"/>
        <w:adjustRightInd w:val="0"/>
        <w:spacing w:after="0" w:line="276"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1F7A24BD" w:rsidR="003C1F57" w:rsidRPr="008A1F11" w:rsidRDefault="00E376F5" w:rsidP="000A2402">
      <w:pPr>
        <w:bidi w:val="0"/>
        <w:spacing w:line="276" w:lineRule="auto"/>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1A22D571" w:rsidR="00E376F5" w:rsidRPr="00A70580" w:rsidRDefault="00B54B41" w:rsidP="000A2402">
      <w:pPr>
        <w:bidi w:val="0"/>
        <w:spacing w:line="276" w:lineRule="auto"/>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601C622A" w:rsidR="00D23B10" w:rsidRDefault="00F57501"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7B84050A" w:rsidR="001265D2" w:rsidRDefault="00F15AA6"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35441BBF" w:rsidR="00211299" w:rsidRPr="008A1F11" w:rsidRDefault="00211299" w:rsidP="000A2402">
      <w:pPr>
        <w:bidi w:val="0"/>
        <w:spacing w:line="276" w:lineRule="auto"/>
        <w:rPr>
          <w:b/>
          <w:bCs/>
          <w:sz w:val="24"/>
          <w:szCs w:val="24"/>
        </w:rPr>
      </w:pPr>
      <w:r w:rsidRPr="008A1F11">
        <w:rPr>
          <w:b/>
          <w:bCs/>
          <w:sz w:val="24"/>
          <w:szCs w:val="24"/>
        </w:rPr>
        <w:t>4.2</w:t>
      </w:r>
      <w:r w:rsidRPr="008A1F11">
        <w:rPr>
          <w:b/>
          <w:bCs/>
          <w:sz w:val="24"/>
          <w:szCs w:val="24"/>
        </w:rPr>
        <w:tab/>
        <w:t>Changing model depth</w:t>
      </w:r>
    </w:p>
    <w:p w14:paraId="021CCE23" w14:textId="44506BB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w:t>
      </w:r>
      <w:proofErr w:type="spellStart"/>
      <w:r>
        <w:rPr>
          <w:sz w:val="24"/>
          <w:szCs w:val="24"/>
        </w:rPr>
        <w:t>ResBlocks</w:t>
      </w:r>
      <w:proofErr w:type="spellEnd"/>
      <w:r>
        <w:rPr>
          <w:sz w:val="24"/>
          <w:szCs w:val="24"/>
        </w:rPr>
        <w:t xml:space="preserve">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 xml:space="preserve">The number of </w:t>
      </w:r>
      <w:proofErr w:type="spellStart"/>
      <w:r w:rsidR="00D05B5B">
        <w:rPr>
          <w:sz w:val="24"/>
          <w:szCs w:val="24"/>
        </w:rPr>
        <w:t>ResBlocks</w:t>
      </w:r>
      <w:proofErr w:type="spellEnd"/>
      <w:r w:rsidR="00D05B5B">
        <w:rPr>
          <w:sz w:val="24"/>
          <w:szCs w:val="24"/>
        </w:rPr>
        <w:t xml:space="preserve"> that we tested are 2, 3, 4, 5, 6</w:t>
      </w:r>
      <w:r w:rsidR="00BB280F">
        <w:rPr>
          <w:sz w:val="24"/>
          <w:szCs w:val="24"/>
        </w:rPr>
        <w:t>.</w:t>
      </w:r>
    </w:p>
    <w:p w14:paraId="5C41B435" w14:textId="504057E9" w:rsidR="007375EF" w:rsidRDefault="007375EF" w:rsidP="000A2402">
      <w:pPr>
        <w:bidi w:val="0"/>
        <w:spacing w:line="276" w:lineRule="auto"/>
        <w:rPr>
          <w:sz w:val="24"/>
          <w:szCs w:val="24"/>
        </w:rPr>
      </w:pPr>
    </w:p>
    <w:p w14:paraId="4F796A7F" w14:textId="7FF776B4" w:rsidR="000A2402" w:rsidRDefault="000A2402" w:rsidP="000A2402">
      <w:pPr>
        <w:bidi w:val="0"/>
        <w:spacing w:line="276" w:lineRule="auto"/>
        <w:rPr>
          <w:sz w:val="24"/>
          <w:szCs w:val="24"/>
        </w:rPr>
      </w:pPr>
    </w:p>
    <w:p w14:paraId="5391DF29" w14:textId="1E2B06D5" w:rsidR="000A2402" w:rsidRDefault="000A2402" w:rsidP="000A2402">
      <w:pPr>
        <w:bidi w:val="0"/>
        <w:spacing w:line="276" w:lineRule="auto"/>
        <w:rPr>
          <w:sz w:val="24"/>
          <w:szCs w:val="24"/>
        </w:rPr>
      </w:pPr>
    </w:p>
    <w:p w14:paraId="73B1D22C" w14:textId="07D8D60D" w:rsidR="000A2402" w:rsidRDefault="000A2402" w:rsidP="000A2402">
      <w:pPr>
        <w:bidi w:val="0"/>
        <w:spacing w:line="276" w:lineRule="auto"/>
        <w:rPr>
          <w:sz w:val="24"/>
          <w:szCs w:val="24"/>
        </w:rPr>
      </w:pPr>
    </w:p>
    <w:p w14:paraId="24987223" w14:textId="075F7226" w:rsidR="000A2402" w:rsidRDefault="000A2402" w:rsidP="000A2402">
      <w:pPr>
        <w:bidi w:val="0"/>
        <w:spacing w:line="276" w:lineRule="auto"/>
        <w:rPr>
          <w:sz w:val="24"/>
          <w:szCs w:val="24"/>
        </w:rPr>
      </w:pPr>
    </w:p>
    <w:p w14:paraId="73AACF94" w14:textId="7AEA4E4F" w:rsidR="000A2402" w:rsidRDefault="000A2402" w:rsidP="000A2402">
      <w:pPr>
        <w:bidi w:val="0"/>
        <w:spacing w:line="276" w:lineRule="auto"/>
        <w:rPr>
          <w:sz w:val="24"/>
          <w:szCs w:val="24"/>
        </w:rPr>
      </w:pPr>
    </w:p>
    <w:p w14:paraId="09CB1C1F" w14:textId="500288A2" w:rsidR="000A2402" w:rsidRDefault="000A2402" w:rsidP="000A2402">
      <w:pPr>
        <w:bidi w:val="0"/>
        <w:spacing w:line="276" w:lineRule="auto"/>
        <w:rPr>
          <w:sz w:val="24"/>
          <w:szCs w:val="24"/>
        </w:rPr>
      </w:pPr>
    </w:p>
    <w:p w14:paraId="2B188C63" w14:textId="77777777" w:rsidR="000A2402" w:rsidRDefault="000A2402" w:rsidP="000A2402">
      <w:pPr>
        <w:bidi w:val="0"/>
        <w:spacing w:line="276" w:lineRule="auto"/>
        <w:rPr>
          <w:sz w:val="24"/>
          <w:szCs w:val="24"/>
        </w:rPr>
      </w:pPr>
    </w:p>
    <w:p w14:paraId="38C89A4A" w14:textId="1577AC45" w:rsidR="00211299" w:rsidRPr="00DD6679" w:rsidRDefault="00211299" w:rsidP="000A2402">
      <w:pPr>
        <w:bidi w:val="0"/>
        <w:spacing w:line="276" w:lineRule="auto"/>
        <w:rPr>
          <w:b/>
          <w:bCs/>
          <w:sz w:val="24"/>
          <w:szCs w:val="24"/>
        </w:rPr>
      </w:pPr>
      <w:r w:rsidRPr="00DD6679">
        <w:rPr>
          <w:b/>
          <w:bCs/>
          <w:sz w:val="24"/>
          <w:szCs w:val="24"/>
        </w:rPr>
        <w:lastRenderedPageBreak/>
        <w:t>4.3</w:t>
      </w:r>
      <w:r w:rsidRPr="00DD6679">
        <w:rPr>
          <w:b/>
          <w:bCs/>
          <w:sz w:val="24"/>
          <w:szCs w:val="24"/>
        </w:rPr>
        <w:tab/>
      </w:r>
      <w:r w:rsidR="00D5236F" w:rsidRPr="00DD6679">
        <w:rPr>
          <w:b/>
          <w:bCs/>
          <w:sz w:val="24"/>
          <w:szCs w:val="24"/>
        </w:rPr>
        <w:t>Removing CBN from layer</w:t>
      </w:r>
    </w:p>
    <w:p w14:paraId="3F98C40C" w14:textId="36AE508A" w:rsidR="00E376F5" w:rsidRDefault="00410BA3" w:rsidP="000A2402">
      <w:pPr>
        <w:bidi w:val="0"/>
        <w:spacing w:line="276" w:lineRule="auto"/>
        <w:rPr>
          <w:sz w:val="24"/>
          <w:szCs w:val="24"/>
        </w:rPr>
      </w:pPr>
      <w:r>
        <w:rPr>
          <w:sz w:val="24"/>
          <w:szCs w:val="24"/>
        </w:rPr>
        <w:t xml:space="preserve">We wanted to check how the combination of </w:t>
      </w:r>
      <w:proofErr w:type="spellStart"/>
      <w:r>
        <w:rPr>
          <w:sz w:val="24"/>
          <w:szCs w:val="24"/>
        </w:rPr>
        <w:t>FiLM</w:t>
      </w:r>
      <w:proofErr w:type="spellEnd"/>
      <w:r>
        <w:rPr>
          <w:sz w:val="24"/>
          <w:szCs w:val="24"/>
        </w:rPr>
        <w:t xml:space="preserve"> and CBN layer impacts the model. In order to do that we have tested the model while removing the </w:t>
      </w:r>
      <w:proofErr w:type="spellStart"/>
      <w:r>
        <w:rPr>
          <w:sz w:val="24"/>
          <w:szCs w:val="24"/>
        </w:rPr>
        <w:t>FiLM</w:t>
      </w:r>
      <w:proofErr w:type="spellEnd"/>
      <w:r>
        <w:rPr>
          <w:sz w:val="24"/>
          <w:szCs w:val="24"/>
        </w:rPr>
        <w:t xml:space="preserve"> and CBN layer from the </w:t>
      </w:r>
      <w:proofErr w:type="spellStart"/>
      <w:r>
        <w:rPr>
          <w:sz w:val="24"/>
          <w:szCs w:val="24"/>
        </w:rPr>
        <w:t>ResBlocks</w:t>
      </w:r>
      <w:proofErr w:type="spellEnd"/>
      <w:r>
        <w:rPr>
          <w:sz w:val="24"/>
          <w:szCs w:val="24"/>
        </w:rPr>
        <w:t>. The model architecture we used is the same architecture as presented in section 3.3</w:t>
      </w:r>
      <w:r w:rsidR="00AA02F2">
        <w:rPr>
          <w:sz w:val="24"/>
          <w:szCs w:val="24"/>
        </w:rPr>
        <w:t xml:space="preserve">. The hyperparameters that were used are batch size 96, dropout 0 and 3 </w:t>
      </w:r>
      <w:proofErr w:type="spellStart"/>
      <w:r w:rsidR="00AA02F2">
        <w:rPr>
          <w:sz w:val="24"/>
          <w:szCs w:val="24"/>
        </w:rPr>
        <w:t>ResBlocks</w:t>
      </w:r>
      <w:proofErr w:type="spellEnd"/>
      <w:r w:rsidR="00AA02F2">
        <w:rPr>
          <w:sz w:val="24"/>
          <w:szCs w:val="24"/>
        </w:rPr>
        <w:t xml:space="preserve">. The tests include removal of </w:t>
      </w:r>
      <w:proofErr w:type="spellStart"/>
      <w:r w:rsidR="00AA02F2">
        <w:rPr>
          <w:sz w:val="24"/>
          <w:szCs w:val="24"/>
        </w:rPr>
        <w:t>FiLM</w:t>
      </w:r>
      <w:proofErr w:type="spellEnd"/>
      <w:r w:rsidR="00AA02F2">
        <w:rPr>
          <w:sz w:val="24"/>
          <w:szCs w:val="24"/>
        </w:rPr>
        <w:t xml:space="preserve"> and CBN from </w:t>
      </w:r>
      <w:proofErr w:type="spellStart"/>
      <w:r w:rsidR="00AA02F2">
        <w:rPr>
          <w:sz w:val="24"/>
          <w:szCs w:val="24"/>
        </w:rPr>
        <w:t>ResBlock</w:t>
      </w:r>
      <w:proofErr w:type="spellEnd"/>
      <w:r w:rsidR="00AA02F2">
        <w:rPr>
          <w:sz w:val="24"/>
          <w:szCs w:val="24"/>
        </w:rPr>
        <w:t xml:space="preserve"> number 3, </w:t>
      </w:r>
      <w:proofErr w:type="spellStart"/>
      <w:r w:rsidR="00AA02F2">
        <w:rPr>
          <w:sz w:val="24"/>
          <w:szCs w:val="24"/>
        </w:rPr>
        <w:t>Resblock</w:t>
      </w:r>
      <w:proofErr w:type="spellEnd"/>
      <w:r w:rsidR="00AA02F2">
        <w:rPr>
          <w:sz w:val="24"/>
          <w:szCs w:val="24"/>
        </w:rPr>
        <w:t xml:space="preserve"> number 2-3</w:t>
      </w:r>
      <w:r w:rsidR="00DD6679">
        <w:rPr>
          <w:sz w:val="24"/>
          <w:szCs w:val="24"/>
        </w:rPr>
        <w:t>,</w:t>
      </w:r>
      <w:r w:rsidR="00AA02F2">
        <w:rPr>
          <w:sz w:val="24"/>
          <w:szCs w:val="24"/>
        </w:rPr>
        <w:t xml:space="preserve"> </w:t>
      </w:r>
      <w:proofErr w:type="spellStart"/>
      <w:r w:rsidR="00AA02F2">
        <w:rPr>
          <w:sz w:val="24"/>
          <w:szCs w:val="24"/>
        </w:rPr>
        <w:t>Resblock</w:t>
      </w:r>
      <w:proofErr w:type="spellEnd"/>
      <w:r w:rsidR="00AA02F2">
        <w:rPr>
          <w:sz w:val="24"/>
          <w:szCs w:val="24"/>
        </w:rPr>
        <w:t xml:space="preserve"> number 1-3</w:t>
      </w:r>
      <w:r w:rsidR="00DD6679">
        <w:rPr>
          <w:sz w:val="24"/>
          <w:szCs w:val="24"/>
        </w:rPr>
        <w:t xml:space="preserve"> and no removal at all</w:t>
      </w:r>
      <w:r w:rsidR="00AA02F2">
        <w:rPr>
          <w:sz w:val="24"/>
          <w:szCs w:val="24"/>
        </w:rPr>
        <w:t>.</w:t>
      </w:r>
    </w:p>
    <w:p w14:paraId="02C16E15" w14:textId="77777777" w:rsidR="005B253D" w:rsidRDefault="005B253D" w:rsidP="000A2402">
      <w:pPr>
        <w:bidi w:val="0"/>
        <w:spacing w:line="276" w:lineRule="auto"/>
        <w:rPr>
          <w:sz w:val="24"/>
          <w:szCs w:val="24"/>
        </w:rPr>
      </w:pPr>
    </w:p>
    <w:p w14:paraId="10D2FB24" w14:textId="6B9CC9B8" w:rsidR="00E376F5" w:rsidRDefault="00DD6679" w:rsidP="000A2402">
      <w:pPr>
        <w:bidi w:val="0"/>
        <w:spacing w:line="276" w:lineRule="auto"/>
        <w:rPr>
          <w:sz w:val="24"/>
          <w:szCs w:val="24"/>
        </w:rPr>
      </w:pPr>
      <w:r>
        <w:rPr>
          <w:sz w:val="24"/>
          <w:szCs w:val="24"/>
        </w:rPr>
        <w:t xml:space="preserve">All the tests </w:t>
      </w:r>
      <w:r w:rsidR="007375EF">
        <w:rPr>
          <w:sz w:val="24"/>
          <w:szCs w:val="24"/>
        </w:rPr>
        <w:t xml:space="preserve">that are mentioned </w:t>
      </w:r>
      <w:r>
        <w:rPr>
          <w:sz w:val="24"/>
          <w:szCs w:val="24"/>
        </w:rPr>
        <w:t>above</w:t>
      </w:r>
      <w:r w:rsidR="007375EF">
        <w:rPr>
          <w:sz w:val="24"/>
          <w:szCs w:val="24"/>
        </w:rPr>
        <w:t xml:space="preserve"> are aimed</w:t>
      </w:r>
      <w:r>
        <w:rPr>
          <w:sz w:val="24"/>
          <w:szCs w:val="24"/>
        </w:rPr>
        <w:t xml:space="preserve"> to determine the best architecture and hyperparameters for our model. In each of them we have compared the </w:t>
      </w:r>
      <w:r w:rsidR="0054113D">
        <w:rPr>
          <w:sz w:val="24"/>
          <w:szCs w:val="24"/>
        </w:rPr>
        <w:t>train</w:t>
      </w:r>
      <w:r>
        <w:rPr>
          <w:sz w:val="24"/>
          <w:szCs w:val="24"/>
        </w:rPr>
        <w:t xml:space="preserve"> accuracy and validation accuracy between the different configurations and chose the configuration that yields the lowest overfit and highest accuracy.</w:t>
      </w:r>
    </w:p>
    <w:p w14:paraId="39B24ED6" w14:textId="58549918" w:rsidR="00C94EFD" w:rsidRDefault="00C94EFD" w:rsidP="000A2402">
      <w:pPr>
        <w:bidi w:val="0"/>
        <w:spacing w:line="276" w:lineRule="auto"/>
        <w:rPr>
          <w:sz w:val="24"/>
          <w:szCs w:val="24"/>
        </w:rPr>
      </w:pPr>
    </w:p>
    <w:p w14:paraId="10FE7FF6" w14:textId="77777777" w:rsidR="00AB7943" w:rsidRDefault="00AB7943" w:rsidP="00AB7943">
      <w:pPr>
        <w:bidi w:val="0"/>
        <w:spacing w:line="276" w:lineRule="auto"/>
        <w:rPr>
          <w:b/>
          <w:bCs/>
          <w:sz w:val="32"/>
          <w:szCs w:val="32"/>
        </w:rPr>
      </w:pPr>
      <w:bookmarkStart w:id="0" w:name="_GoBack"/>
      <w:bookmarkEnd w:id="0"/>
    </w:p>
    <w:p w14:paraId="59D0D398" w14:textId="0E183DF1" w:rsidR="00E376F5" w:rsidRDefault="00342B99" w:rsidP="000A2402">
      <w:pPr>
        <w:bidi w:val="0"/>
        <w:spacing w:line="276" w:lineRule="auto"/>
        <w:rPr>
          <w:b/>
          <w:bCs/>
          <w:sz w:val="32"/>
          <w:szCs w:val="32"/>
        </w:rPr>
      </w:pPr>
      <w:r w:rsidRPr="00427740">
        <w:rPr>
          <w:b/>
          <w:bCs/>
          <w:sz w:val="32"/>
          <w:szCs w:val="32"/>
        </w:rPr>
        <w:t>5</w:t>
      </w:r>
      <w:r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36A5695" w:rsidR="00342B99" w:rsidRPr="00B9500B" w:rsidRDefault="00A42D69" w:rsidP="000A2402">
      <w:pPr>
        <w:bidi w:val="0"/>
        <w:spacing w:line="276" w:lineRule="auto"/>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8431E1A" w14:textId="77777777" w:rsidR="000E0A8D" w:rsidRDefault="000C32A2" w:rsidP="000E0A8D">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w:t>
      </w:r>
      <w:proofErr w:type="spellStart"/>
      <w:r w:rsidR="00A3057B">
        <w:rPr>
          <w:sz w:val="24"/>
          <w:szCs w:val="24"/>
        </w:rPr>
        <w:t>FiLM</w:t>
      </w:r>
      <w:proofErr w:type="spellEnd"/>
      <w:r w:rsidR="00A3057B">
        <w:rPr>
          <w:sz w:val="24"/>
          <w:szCs w:val="24"/>
        </w:rPr>
        <w:t xml:space="preserve"> model. The purpose of this test was to reduce the model overfit without hurting the performance as much</w:t>
      </w:r>
    </w:p>
    <w:p w14:paraId="178618EB" w14:textId="2D86D26B" w:rsidR="00B9500B" w:rsidRPr="000E0A8D" w:rsidRDefault="00B9500B" w:rsidP="000E0A8D">
      <w:pPr>
        <w:bidi w:val="0"/>
        <w:spacing w:line="276" w:lineRule="auto"/>
        <w:rPr>
          <w:sz w:val="24"/>
          <w:szCs w:val="24"/>
        </w:rPr>
      </w:pPr>
      <w:r w:rsidRPr="002C7AE4">
        <w:rPr>
          <w:b/>
          <w:bCs/>
          <w:sz w:val="24"/>
          <w:szCs w:val="24"/>
        </w:rPr>
        <w:lastRenderedPageBreak/>
        <w:t>5.2</w:t>
      </w:r>
      <w:r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77777777"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33218C2A" w14:textId="62576C37" w:rsidR="00622278" w:rsidRPr="005D1286" w:rsidRDefault="00622278" w:rsidP="005D1286">
      <w:pPr>
        <w:bidi w:val="0"/>
        <w:spacing w:line="276" w:lineRule="auto"/>
        <w:rPr>
          <w:sz w:val="24"/>
          <w:szCs w:val="24"/>
        </w:rPr>
      </w:pPr>
      <w:r w:rsidRPr="007A114C">
        <w:rPr>
          <w:b/>
          <w:bCs/>
          <w:sz w:val="24"/>
          <w:szCs w:val="24"/>
        </w:rPr>
        <w:t>5.3</w:t>
      </w:r>
      <w:r w:rsidRPr="007A114C">
        <w:rPr>
          <w:b/>
          <w:bCs/>
          <w:sz w:val="24"/>
          <w:szCs w:val="24"/>
        </w:rPr>
        <w:tab/>
      </w:r>
      <w:r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w:t>
            </w:r>
            <w:proofErr w:type="spellStart"/>
            <w:r>
              <w:rPr>
                <w:sz w:val="24"/>
                <w:szCs w:val="24"/>
              </w:rPr>
              <w:t>ResBlocks</w:t>
            </w:r>
            <w:proofErr w:type="spellEnd"/>
            <w:r>
              <w:rPr>
                <w:sz w:val="24"/>
                <w:szCs w:val="24"/>
              </w:rPr>
              <w:t xml:space="preserve">)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1194A1F3" w:rsidR="00622278" w:rsidRDefault="00B87191" w:rsidP="000A2402">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he was chosen for our model. </w:t>
      </w:r>
    </w:p>
    <w:p w14:paraId="34ED98BD" w14:textId="22053F95" w:rsidR="00B9500B" w:rsidRDefault="00B9500B" w:rsidP="000A2402">
      <w:pPr>
        <w:bidi w:val="0"/>
        <w:spacing w:line="276" w:lineRule="auto"/>
        <w:rPr>
          <w:sz w:val="24"/>
          <w:szCs w:val="24"/>
        </w:rPr>
      </w:pPr>
    </w:p>
    <w:p w14:paraId="619B86E0" w14:textId="77777777" w:rsidR="00E376F5" w:rsidRDefault="00E376F5" w:rsidP="000A2402">
      <w:pPr>
        <w:bidi w:val="0"/>
        <w:spacing w:line="276" w:lineRule="auto"/>
        <w:rPr>
          <w:sz w:val="24"/>
          <w:szCs w:val="24"/>
        </w:rPr>
      </w:pPr>
    </w:p>
    <w:p w14:paraId="50A70494" w14:textId="77777777" w:rsidR="00E376F5" w:rsidRDefault="00E376F5" w:rsidP="000A2402">
      <w:pPr>
        <w:bidi w:val="0"/>
        <w:spacing w:line="276" w:lineRule="auto"/>
        <w:rPr>
          <w:sz w:val="24"/>
          <w:szCs w:val="24"/>
        </w:rPr>
      </w:pPr>
    </w:p>
    <w:p w14:paraId="7778EA67" w14:textId="1EBF31BD" w:rsidR="00061E55" w:rsidRDefault="00061E55" w:rsidP="000A2402">
      <w:pPr>
        <w:bidi w:val="0"/>
        <w:spacing w:line="276" w:lineRule="auto"/>
        <w:rPr>
          <w:color w:val="4472C4" w:themeColor="accent1"/>
          <w:sz w:val="24"/>
          <w:szCs w:val="24"/>
        </w:rPr>
      </w:pPr>
    </w:p>
    <w:p w14:paraId="27E3E45F" w14:textId="77777777" w:rsidR="00646C33" w:rsidRDefault="00646C33" w:rsidP="00646C33">
      <w:pPr>
        <w:bidi w:val="0"/>
        <w:spacing w:line="276" w:lineRule="auto"/>
        <w:rPr>
          <w:color w:val="4472C4" w:themeColor="accent1"/>
          <w:sz w:val="24"/>
          <w:szCs w:val="24"/>
        </w:rPr>
      </w:pPr>
    </w:p>
    <w:p w14:paraId="4F1242F1" w14:textId="6990EA49" w:rsidR="00802B46" w:rsidRPr="003771FC" w:rsidRDefault="00D12261" w:rsidP="00061E55">
      <w:pPr>
        <w:bidi w:val="0"/>
        <w:spacing w:line="276" w:lineRule="auto"/>
        <w:rPr>
          <w:b/>
          <w:bCs/>
          <w:sz w:val="32"/>
          <w:szCs w:val="32"/>
        </w:rPr>
      </w:pPr>
      <w:r>
        <w:rPr>
          <w:b/>
          <w:bCs/>
          <w:sz w:val="32"/>
          <w:szCs w:val="32"/>
        </w:rPr>
        <w:lastRenderedPageBreak/>
        <w:t>6</w:t>
      </w:r>
      <w:r>
        <w:rPr>
          <w:b/>
          <w:bCs/>
          <w:sz w:val="32"/>
          <w:szCs w:val="32"/>
        </w:rPr>
        <w:tab/>
      </w:r>
      <w:r w:rsidR="00802B46" w:rsidRPr="003771FC">
        <w:rPr>
          <w:b/>
          <w:bCs/>
          <w:sz w:val="32"/>
          <w:szCs w:val="32"/>
        </w:rPr>
        <w:t>References</w:t>
      </w:r>
    </w:p>
    <w:p w14:paraId="78C2B05F" w14:textId="780097C3"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Pr>
          <w:color w:val="4472C4" w:themeColor="accent1"/>
          <w:sz w:val="24"/>
          <w:szCs w:val="24"/>
        </w:rPr>
        <w:fldChar w:fldCharType="begin" w:fldLock="1"/>
      </w:r>
      <w:r>
        <w:rPr>
          <w:color w:val="4472C4" w:themeColor="accent1"/>
          <w:sz w:val="24"/>
          <w:szCs w:val="24"/>
        </w:rPr>
        <w:instrText xml:space="preserve">ADDIN Mendeley Bibliography CSL_BIBLIOGRAPHY </w:instrText>
      </w:r>
      <w:r>
        <w:rPr>
          <w:color w:val="4472C4" w:themeColor="accent1"/>
          <w:sz w:val="24"/>
          <w:szCs w:val="24"/>
        </w:rPr>
        <w:fldChar w:fldCharType="separate"/>
      </w:r>
      <w:r w:rsidRPr="00061E55">
        <w:rPr>
          <w:rFonts w:ascii="Calibri" w:hAnsi="Calibri" w:cs="Calibri"/>
          <w:noProof/>
          <w:sz w:val="24"/>
          <w:szCs w:val="24"/>
        </w:rPr>
        <w:t xml:space="preserve">Anderson, P., He, X., Buehler, C., Teney, D., Johnson, M., Gould, S., &amp; Zhang, L. (2017). Bottom-Up and Top-Down Attention for Image Captioning and Visual Question Answering. </w:t>
      </w:r>
      <w:r w:rsidRPr="00061E55">
        <w:rPr>
          <w:rFonts w:ascii="Calibri" w:hAnsi="Calibri" w:cs="Calibri"/>
          <w:i/>
          <w:iCs/>
          <w:noProof/>
          <w:sz w:val="24"/>
          <w:szCs w:val="24"/>
        </w:rPr>
        <w:t>Proceedings of the IEEE Computer Society Conference on Computer Vision and Pattern Recognition</w:t>
      </w:r>
      <w:r w:rsidRPr="00061E55">
        <w:rPr>
          <w:rFonts w:ascii="Calibri" w:hAnsi="Calibri" w:cs="Calibri"/>
          <w:noProof/>
          <w:sz w:val="24"/>
          <w:szCs w:val="24"/>
        </w:rPr>
        <w:t>, 6077–6086. https://doi.org/10.1109/CVPR.2018.00636</w:t>
      </w:r>
    </w:p>
    <w:p w14:paraId="5FF52166"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 xml:space="preserve">Chung, J., Gulcehre, C., Cho, K., &amp; Bengio, Y. (2014). </w:t>
      </w:r>
      <w:r w:rsidRPr="00061E55">
        <w:rPr>
          <w:rFonts w:ascii="Calibri" w:hAnsi="Calibri" w:cs="Calibri"/>
          <w:i/>
          <w:iCs/>
          <w:noProof/>
          <w:sz w:val="24"/>
          <w:szCs w:val="24"/>
        </w:rPr>
        <w:t>Empirical Evaluation of Gated Recurrent Neural Networks on Sequence Modeling</w:t>
      </w:r>
      <w:r w:rsidRPr="00061E55">
        <w:rPr>
          <w:rFonts w:ascii="Calibri" w:hAnsi="Calibri" w:cs="Calibri"/>
          <w:noProof/>
          <w:sz w:val="24"/>
          <w:szCs w:val="24"/>
        </w:rPr>
        <w:t>. 1–9. Retrieved from http://arxiv.org/abs/1412.3555</w:t>
      </w:r>
    </w:p>
    <w:p w14:paraId="5A0F2DAE"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 xml:space="preserve">De Vries, H., Strub, F., Mary, J., Larochelle, H., Pietquin, O., &amp; Courville, A. (2017). Modulating early visual processing by language. </w:t>
      </w:r>
      <w:r w:rsidRPr="00061E55">
        <w:rPr>
          <w:rFonts w:ascii="Calibri" w:hAnsi="Calibri" w:cs="Calibri"/>
          <w:i/>
          <w:iCs/>
          <w:noProof/>
          <w:sz w:val="24"/>
          <w:szCs w:val="24"/>
        </w:rPr>
        <w:t>Advances in Neural Information Processing Systems</w:t>
      </w:r>
      <w:r w:rsidRPr="00061E55">
        <w:rPr>
          <w:rFonts w:ascii="Calibri" w:hAnsi="Calibri" w:cs="Calibri"/>
          <w:noProof/>
          <w:sz w:val="24"/>
          <w:szCs w:val="24"/>
        </w:rPr>
        <w:t xml:space="preserve">, </w:t>
      </w:r>
      <w:r w:rsidRPr="00061E55">
        <w:rPr>
          <w:rFonts w:ascii="Calibri" w:hAnsi="Calibri" w:cs="Calibri"/>
          <w:i/>
          <w:iCs/>
          <w:noProof/>
          <w:sz w:val="24"/>
          <w:szCs w:val="24"/>
        </w:rPr>
        <w:t>2017</w:t>
      </w:r>
      <w:r w:rsidRPr="00061E55">
        <w:rPr>
          <w:rFonts w:ascii="Calibri" w:hAnsi="Calibri" w:cs="Calibri"/>
          <w:noProof/>
          <w:sz w:val="24"/>
          <w:szCs w:val="24"/>
        </w:rPr>
        <w:t>-</w:t>
      </w:r>
      <w:r w:rsidRPr="00061E55">
        <w:rPr>
          <w:rFonts w:ascii="Calibri" w:hAnsi="Calibri" w:cs="Calibri"/>
          <w:i/>
          <w:iCs/>
          <w:noProof/>
          <w:sz w:val="24"/>
          <w:szCs w:val="24"/>
        </w:rPr>
        <w:t>Decem</w:t>
      </w:r>
      <w:r w:rsidRPr="00061E55">
        <w:rPr>
          <w:rFonts w:ascii="Calibri" w:hAnsi="Calibri" w:cs="Calibri"/>
          <w:noProof/>
          <w:sz w:val="24"/>
          <w:szCs w:val="24"/>
        </w:rPr>
        <w:t>, 6595–6605.</w:t>
      </w:r>
    </w:p>
    <w:p w14:paraId="13584E12"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 xml:space="preserve">Goyal, Y., Khot, T., Agrawal, A., Summers-Stay, D., Batra, D., &amp; Parikh, D. (2017). Making the V in VQA Matter: Elevating the Role of Image Understanding in Visual Question Answering. </w:t>
      </w:r>
      <w:r w:rsidRPr="00061E55">
        <w:rPr>
          <w:rFonts w:ascii="Calibri" w:hAnsi="Calibri" w:cs="Calibri"/>
          <w:i/>
          <w:iCs/>
          <w:noProof/>
          <w:sz w:val="24"/>
          <w:szCs w:val="24"/>
        </w:rPr>
        <w:t>International Journal of Computer Vision</w:t>
      </w:r>
      <w:r w:rsidRPr="00061E55">
        <w:rPr>
          <w:rFonts w:ascii="Calibri" w:hAnsi="Calibri" w:cs="Calibri"/>
          <w:noProof/>
          <w:sz w:val="24"/>
          <w:szCs w:val="24"/>
        </w:rPr>
        <w:t xml:space="preserve">, </w:t>
      </w:r>
      <w:r w:rsidRPr="00061E55">
        <w:rPr>
          <w:rFonts w:ascii="Calibri" w:hAnsi="Calibri" w:cs="Calibri"/>
          <w:i/>
          <w:iCs/>
          <w:noProof/>
          <w:sz w:val="24"/>
          <w:szCs w:val="24"/>
        </w:rPr>
        <w:t>127</w:t>
      </w:r>
      <w:r w:rsidRPr="00061E55">
        <w:rPr>
          <w:rFonts w:ascii="Calibri" w:hAnsi="Calibri" w:cs="Calibri"/>
          <w:noProof/>
          <w:sz w:val="24"/>
          <w:szCs w:val="24"/>
        </w:rPr>
        <w:t>(4), 398–414. https://doi.org/10.1007/s11263-018-1116-0</w:t>
      </w:r>
    </w:p>
    <w:p w14:paraId="3DB7C48F"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 xml:space="preserve">Johnson, J., Fei-Fei, L., Hariharan, B., Zitnick, C. L., Van Der Maaten, L., &amp; Girshick, R. (2017). CLEVR: A diagnostic dataset for compositional language and elementary visual reasoning. </w:t>
      </w:r>
      <w:r w:rsidRPr="00061E55">
        <w:rPr>
          <w:rFonts w:ascii="Calibri" w:hAnsi="Calibri" w:cs="Calibri"/>
          <w:i/>
          <w:iCs/>
          <w:noProof/>
          <w:sz w:val="24"/>
          <w:szCs w:val="24"/>
        </w:rPr>
        <w:t>Proceedings - 30th IEEE Conference on Computer Vision and Pattern Recognition, CVPR 2017</w:t>
      </w:r>
      <w:r w:rsidRPr="00061E55">
        <w:rPr>
          <w:rFonts w:ascii="Calibri" w:hAnsi="Calibri" w:cs="Calibri"/>
          <w:noProof/>
          <w:sz w:val="24"/>
          <w:szCs w:val="24"/>
        </w:rPr>
        <w:t xml:space="preserve">, </w:t>
      </w:r>
      <w:r w:rsidRPr="00061E55">
        <w:rPr>
          <w:rFonts w:ascii="Calibri" w:hAnsi="Calibri" w:cs="Calibri"/>
          <w:i/>
          <w:iCs/>
          <w:noProof/>
          <w:sz w:val="24"/>
          <w:szCs w:val="24"/>
        </w:rPr>
        <w:t>2017</w:t>
      </w:r>
      <w:r w:rsidRPr="00061E55">
        <w:rPr>
          <w:rFonts w:ascii="Calibri" w:hAnsi="Calibri" w:cs="Calibri"/>
          <w:noProof/>
          <w:sz w:val="24"/>
          <w:szCs w:val="24"/>
        </w:rPr>
        <w:t>-</w:t>
      </w:r>
      <w:r w:rsidRPr="00061E55">
        <w:rPr>
          <w:rFonts w:ascii="Calibri" w:hAnsi="Calibri" w:cs="Calibri"/>
          <w:i/>
          <w:iCs/>
          <w:noProof/>
          <w:sz w:val="24"/>
          <w:szCs w:val="24"/>
        </w:rPr>
        <w:t>Janua</w:t>
      </w:r>
      <w:r w:rsidRPr="00061E55">
        <w:rPr>
          <w:rFonts w:ascii="Calibri" w:hAnsi="Calibri" w:cs="Calibri"/>
          <w:noProof/>
          <w:sz w:val="24"/>
          <w:szCs w:val="24"/>
        </w:rPr>
        <w:t>, 1988–1997. https://doi.org/10.1109/CVPR.2017.215</w:t>
      </w:r>
    </w:p>
    <w:p w14:paraId="4DFC6862"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 xml:space="preserve">Lu, J., Yang, J., Batra, D., &amp; Parikh, D. (2016). Hierarchical question-image co-attention for visual question answering. </w:t>
      </w:r>
      <w:r w:rsidRPr="00061E55">
        <w:rPr>
          <w:rFonts w:ascii="Calibri" w:hAnsi="Calibri" w:cs="Calibri"/>
          <w:i/>
          <w:iCs/>
          <w:noProof/>
          <w:sz w:val="24"/>
          <w:szCs w:val="24"/>
        </w:rPr>
        <w:t>Advances in Neural Information Processing Systems</w:t>
      </w:r>
      <w:r w:rsidRPr="00061E55">
        <w:rPr>
          <w:rFonts w:ascii="Calibri" w:hAnsi="Calibri" w:cs="Calibri"/>
          <w:noProof/>
          <w:sz w:val="24"/>
          <w:szCs w:val="24"/>
        </w:rPr>
        <w:t>, (c), 289–297.</w:t>
      </w:r>
    </w:p>
    <w:p w14:paraId="673D478C"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 xml:space="preserve">Malinowski, M., Rohrbach, M., &amp; Fritz, M. (2015). Ask your neurons: A neural-based approach to answering questions about images. </w:t>
      </w:r>
      <w:r w:rsidRPr="00061E55">
        <w:rPr>
          <w:rFonts w:ascii="Calibri" w:hAnsi="Calibri" w:cs="Calibri"/>
          <w:i/>
          <w:iCs/>
          <w:noProof/>
          <w:sz w:val="24"/>
          <w:szCs w:val="24"/>
        </w:rPr>
        <w:t>Proceedings of the IEEE International Conference on Computer Vision</w:t>
      </w:r>
      <w:r w:rsidRPr="00061E55">
        <w:rPr>
          <w:rFonts w:ascii="Calibri" w:hAnsi="Calibri" w:cs="Calibri"/>
          <w:noProof/>
          <w:sz w:val="24"/>
          <w:szCs w:val="24"/>
        </w:rPr>
        <w:t xml:space="preserve">, </w:t>
      </w:r>
      <w:r w:rsidRPr="00061E55">
        <w:rPr>
          <w:rFonts w:ascii="Calibri" w:hAnsi="Calibri" w:cs="Calibri"/>
          <w:i/>
          <w:iCs/>
          <w:noProof/>
          <w:sz w:val="24"/>
          <w:szCs w:val="24"/>
        </w:rPr>
        <w:t>2015 Inter</w:t>
      </w:r>
      <w:r w:rsidRPr="00061E55">
        <w:rPr>
          <w:rFonts w:ascii="Calibri" w:hAnsi="Calibri" w:cs="Calibri"/>
          <w:noProof/>
          <w:sz w:val="24"/>
          <w:szCs w:val="24"/>
        </w:rPr>
        <w:t>, 1–9. https://doi.org/10.1109/ICCV.2015.9</w:t>
      </w:r>
    </w:p>
    <w:p w14:paraId="34EEBECB"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Perez, E., de Vries, H., Strub, F., Dumoulin, V., &amp; Courville, A. (2017). Learning Visual Reasoning Without Strong Priors. Retrieved from http://arxiv.org/abs/1707.03017</w:t>
      </w:r>
    </w:p>
    <w:p w14:paraId="461A5207"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szCs w:val="24"/>
        </w:rPr>
      </w:pPr>
      <w:r w:rsidRPr="00061E55">
        <w:rPr>
          <w:rFonts w:ascii="Calibri" w:hAnsi="Calibri" w:cs="Calibri"/>
          <w:noProof/>
          <w:sz w:val="24"/>
          <w:szCs w:val="24"/>
        </w:rPr>
        <w:t xml:space="preserve">Perez, E., Strub, F., De Vries, H., Dumoulin, V., &amp; Courville, A. (2018). FiLM: Visual reasoning with a general conditioning layer. </w:t>
      </w:r>
      <w:r w:rsidRPr="00061E55">
        <w:rPr>
          <w:rFonts w:ascii="Calibri" w:hAnsi="Calibri" w:cs="Calibri"/>
          <w:i/>
          <w:iCs/>
          <w:noProof/>
          <w:sz w:val="24"/>
          <w:szCs w:val="24"/>
        </w:rPr>
        <w:t>32nd AAAI Conference on Artificial Intelligence, AAAI 2018</w:t>
      </w:r>
      <w:r w:rsidRPr="00061E55">
        <w:rPr>
          <w:rFonts w:ascii="Calibri" w:hAnsi="Calibri" w:cs="Calibri"/>
          <w:noProof/>
          <w:sz w:val="24"/>
          <w:szCs w:val="24"/>
        </w:rPr>
        <w:t>, 3942–3951. Retrieved from https://arxiv.org/abs/1709.07871</w:t>
      </w:r>
    </w:p>
    <w:p w14:paraId="7AC9C00A" w14:textId="77777777" w:rsidR="00061E55" w:rsidRPr="00061E55" w:rsidRDefault="00061E55" w:rsidP="00061E55">
      <w:pPr>
        <w:widowControl w:val="0"/>
        <w:autoSpaceDE w:val="0"/>
        <w:autoSpaceDN w:val="0"/>
        <w:adjustRightInd w:val="0"/>
        <w:spacing w:line="240" w:lineRule="auto"/>
        <w:ind w:left="480" w:hanging="480"/>
        <w:rPr>
          <w:rFonts w:ascii="Calibri" w:hAnsi="Calibri" w:cs="Calibri"/>
          <w:noProof/>
          <w:sz w:val="24"/>
        </w:rPr>
      </w:pPr>
      <w:r w:rsidRPr="00061E55">
        <w:rPr>
          <w:rFonts w:ascii="Calibri" w:hAnsi="Calibri" w:cs="Calibri"/>
          <w:noProof/>
          <w:sz w:val="24"/>
          <w:szCs w:val="24"/>
        </w:rPr>
        <w:t xml:space="preserve">Yang, Z., He, X., Gao, J., Deng, L., &amp; Smola, A. (2016). Stacked attention networks for image question answering. </w:t>
      </w:r>
      <w:r w:rsidRPr="00061E55">
        <w:rPr>
          <w:rFonts w:ascii="Calibri" w:hAnsi="Calibri" w:cs="Calibri"/>
          <w:i/>
          <w:iCs/>
          <w:noProof/>
          <w:sz w:val="24"/>
          <w:szCs w:val="24"/>
        </w:rPr>
        <w:t>Proceedings of the IEEE Computer Society Conference on Computer Vision and Pattern Recognition</w:t>
      </w:r>
      <w:r w:rsidRPr="00061E55">
        <w:rPr>
          <w:rFonts w:ascii="Calibri" w:hAnsi="Calibri" w:cs="Calibri"/>
          <w:noProof/>
          <w:sz w:val="24"/>
          <w:szCs w:val="24"/>
        </w:rPr>
        <w:t xml:space="preserve">, </w:t>
      </w:r>
      <w:r w:rsidRPr="00061E55">
        <w:rPr>
          <w:rFonts w:ascii="Calibri" w:hAnsi="Calibri" w:cs="Calibri"/>
          <w:i/>
          <w:iCs/>
          <w:noProof/>
          <w:sz w:val="24"/>
          <w:szCs w:val="24"/>
        </w:rPr>
        <w:t>2016</w:t>
      </w:r>
      <w:r w:rsidRPr="00061E55">
        <w:rPr>
          <w:rFonts w:ascii="Calibri" w:hAnsi="Calibri" w:cs="Calibri"/>
          <w:noProof/>
          <w:sz w:val="24"/>
          <w:szCs w:val="24"/>
        </w:rPr>
        <w:t>-</w:t>
      </w:r>
      <w:r w:rsidRPr="00061E55">
        <w:rPr>
          <w:rFonts w:ascii="Calibri" w:hAnsi="Calibri" w:cs="Calibri"/>
          <w:i/>
          <w:iCs/>
          <w:noProof/>
          <w:sz w:val="24"/>
          <w:szCs w:val="24"/>
        </w:rPr>
        <w:t>Decem</w:t>
      </w:r>
      <w:r w:rsidRPr="00061E55">
        <w:rPr>
          <w:rFonts w:ascii="Calibri" w:hAnsi="Calibri" w:cs="Calibri"/>
          <w:noProof/>
          <w:sz w:val="24"/>
          <w:szCs w:val="24"/>
        </w:rPr>
        <w:t>(1), 21–29. https://doi.org/10.1109/CVPR.2016.10</w:t>
      </w:r>
    </w:p>
    <w:p w14:paraId="5305E86E" w14:textId="2B2C182F" w:rsidR="00785FDA" w:rsidRPr="003C1F57" w:rsidRDefault="00061E55" w:rsidP="006265FF">
      <w:pPr>
        <w:bidi w:val="0"/>
        <w:spacing w:line="276" w:lineRule="auto"/>
        <w:rPr>
          <w:color w:val="4472C4" w:themeColor="accent1"/>
          <w:sz w:val="24"/>
          <w:szCs w:val="24"/>
          <w:rtl/>
        </w:rPr>
      </w:pPr>
      <w:r>
        <w:rPr>
          <w:color w:val="4472C4" w:themeColor="accent1"/>
          <w:sz w:val="24"/>
          <w:szCs w:val="24"/>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5FB"/>
    <w:rsid w:val="000033A6"/>
    <w:rsid w:val="00004A49"/>
    <w:rsid w:val="00016BFA"/>
    <w:rsid w:val="00031E2E"/>
    <w:rsid w:val="000358C7"/>
    <w:rsid w:val="00041A79"/>
    <w:rsid w:val="00057C1C"/>
    <w:rsid w:val="00061E55"/>
    <w:rsid w:val="00077CD6"/>
    <w:rsid w:val="00083114"/>
    <w:rsid w:val="000931C2"/>
    <w:rsid w:val="00096885"/>
    <w:rsid w:val="000A1813"/>
    <w:rsid w:val="000A2402"/>
    <w:rsid w:val="000B2DFA"/>
    <w:rsid w:val="000C0320"/>
    <w:rsid w:val="000C32A2"/>
    <w:rsid w:val="000D70AF"/>
    <w:rsid w:val="000E0A8D"/>
    <w:rsid w:val="000E6FCC"/>
    <w:rsid w:val="000F2B6A"/>
    <w:rsid w:val="000F5D48"/>
    <w:rsid w:val="001265D2"/>
    <w:rsid w:val="00132192"/>
    <w:rsid w:val="001349EC"/>
    <w:rsid w:val="0013628F"/>
    <w:rsid w:val="0014349F"/>
    <w:rsid w:val="00163DCE"/>
    <w:rsid w:val="00170869"/>
    <w:rsid w:val="001718C0"/>
    <w:rsid w:val="00171BA4"/>
    <w:rsid w:val="00174B1E"/>
    <w:rsid w:val="001761C4"/>
    <w:rsid w:val="00185FF4"/>
    <w:rsid w:val="0019162F"/>
    <w:rsid w:val="001A49C4"/>
    <w:rsid w:val="001B21C7"/>
    <w:rsid w:val="001D2AE7"/>
    <w:rsid w:val="001D3EA2"/>
    <w:rsid w:val="001D4B1B"/>
    <w:rsid w:val="001D792A"/>
    <w:rsid w:val="00200116"/>
    <w:rsid w:val="00211299"/>
    <w:rsid w:val="00211337"/>
    <w:rsid w:val="0022362A"/>
    <w:rsid w:val="002301F1"/>
    <w:rsid w:val="002316B3"/>
    <w:rsid w:val="002340B3"/>
    <w:rsid w:val="00234AEB"/>
    <w:rsid w:val="002352DF"/>
    <w:rsid w:val="002477CE"/>
    <w:rsid w:val="002575FB"/>
    <w:rsid w:val="002706E7"/>
    <w:rsid w:val="00280875"/>
    <w:rsid w:val="002A1A29"/>
    <w:rsid w:val="002A226F"/>
    <w:rsid w:val="002A4B07"/>
    <w:rsid w:val="002B0E11"/>
    <w:rsid w:val="002B6610"/>
    <w:rsid w:val="002C4537"/>
    <w:rsid w:val="002C7AE4"/>
    <w:rsid w:val="002D2BE7"/>
    <w:rsid w:val="002E2175"/>
    <w:rsid w:val="002F5920"/>
    <w:rsid w:val="0030003B"/>
    <w:rsid w:val="00301C29"/>
    <w:rsid w:val="0030474E"/>
    <w:rsid w:val="00305C32"/>
    <w:rsid w:val="003073E9"/>
    <w:rsid w:val="00313A7D"/>
    <w:rsid w:val="0032598C"/>
    <w:rsid w:val="00332A2C"/>
    <w:rsid w:val="0034140A"/>
    <w:rsid w:val="00342B99"/>
    <w:rsid w:val="00372638"/>
    <w:rsid w:val="003771FC"/>
    <w:rsid w:val="00380D0B"/>
    <w:rsid w:val="00384A29"/>
    <w:rsid w:val="003947EF"/>
    <w:rsid w:val="0039650C"/>
    <w:rsid w:val="003A5B20"/>
    <w:rsid w:val="003C1F57"/>
    <w:rsid w:val="003C53CD"/>
    <w:rsid w:val="003D0338"/>
    <w:rsid w:val="003F1CE7"/>
    <w:rsid w:val="003F557E"/>
    <w:rsid w:val="00404144"/>
    <w:rsid w:val="00410BA3"/>
    <w:rsid w:val="00411074"/>
    <w:rsid w:val="00421550"/>
    <w:rsid w:val="00427740"/>
    <w:rsid w:val="00433F57"/>
    <w:rsid w:val="00454950"/>
    <w:rsid w:val="00456929"/>
    <w:rsid w:val="00457F86"/>
    <w:rsid w:val="004643A2"/>
    <w:rsid w:val="004901AE"/>
    <w:rsid w:val="004A255B"/>
    <w:rsid w:val="004A2CD9"/>
    <w:rsid w:val="004A5CB4"/>
    <w:rsid w:val="004A79D3"/>
    <w:rsid w:val="004B0A82"/>
    <w:rsid w:val="004B0C90"/>
    <w:rsid w:val="004B5124"/>
    <w:rsid w:val="004B540A"/>
    <w:rsid w:val="004B5BB4"/>
    <w:rsid w:val="004F3F9C"/>
    <w:rsid w:val="004F563C"/>
    <w:rsid w:val="00503FAD"/>
    <w:rsid w:val="00511ACD"/>
    <w:rsid w:val="005120C8"/>
    <w:rsid w:val="00521FFD"/>
    <w:rsid w:val="00532677"/>
    <w:rsid w:val="0054113D"/>
    <w:rsid w:val="005509A0"/>
    <w:rsid w:val="00552495"/>
    <w:rsid w:val="00556094"/>
    <w:rsid w:val="00556774"/>
    <w:rsid w:val="00560F46"/>
    <w:rsid w:val="00561863"/>
    <w:rsid w:val="00563171"/>
    <w:rsid w:val="00566468"/>
    <w:rsid w:val="00575306"/>
    <w:rsid w:val="005930CE"/>
    <w:rsid w:val="005A1541"/>
    <w:rsid w:val="005B253D"/>
    <w:rsid w:val="005C3788"/>
    <w:rsid w:val="005D1286"/>
    <w:rsid w:val="005D2B03"/>
    <w:rsid w:val="005D35EB"/>
    <w:rsid w:val="005D44B4"/>
    <w:rsid w:val="005D4E13"/>
    <w:rsid w:val="005E0A55"/>
    <w:rsid w:val="005F0B3B"/>
    <w:rsid w:val="005F0E7E"/>
    <w:rsid w:val="005F3474"/>
    <w:rsid w:val="00600C6B"/>
    <w:rsid w:val="0060173A"/>
    <w:rsid w:val="00605436"/>
    <w:rsid w:val="0061000E"/>
    <w:rsid w:val="00614ECD"/>
    <w:rsid w:val="00620C1C"/>
    <w:rsid w:val="00622278"/>
    <w:rsid w:val="006265FF"/>
    <w:rsid w:val="00646C33"/>
    <w:rsid w:val="00657E7B"/>
    <w:rsid w:val="00666088"/>
    <w:rsid w:val="00682AEE"/>
    <w:rsid w:val="00686466"/>
    <w:rsid w:val="00693990"/>
    <w:rsid w:val="006A167B"/>
    <w:rsid w:val="006A67DE"/>
    <w:rsid w:val="006A7ED1"/>
    <w:rsid w:val="006C34D6"/>
    <w:rsid w:val="006D1C33"/>
    <w:rsid w:val="006D46BE"/>
    <w:rsid w:val="006D636B"/>
    <w:rsid w:val="006D6F11"/>
    <w:rsid w:val="006E54B3"/>
    <w:rsid w:val="006F0539"/>
    <w:rsid w:val="006F4D03"/>
    <w:rsid w:val="00714E07"/>
    <w:rsid w:val="0071751D"/>
    <w:rsid w:val="007212F2"/>
    <w:rsid w:val="0072190F"/>
    <w:rsid w:val="00724ED6"/>
    <w:rsid w:val="007375EF"/>
    <w:rsid w:val="00737F64"/>
    <w:rsid w:val="00743D46"/>
    <w:rsid w:val="0074638D"/>
    <w:rsid w:val="00762B4A"/>
    <w:rsid w:val="00766BB2"/>
    <w:rsid w:val="007707AD"/>
    <w:rsid w:val="00784730"/>
    <w:rsid w:val="00785FDA"/>
    <w:rsid w:val="007A114C"/>
    <w:rsid w:val="007A599E"/>
    <w:rsid w:val="007A7793"/>
    <w:rsid w:val="007B2CE6"/>
    <w:rsid w:val="007B694A"/>
    <w:rsid w:val="007D356D"/>
    <w:rsid w:val="007E52F0"/>
    <w:rsid w:val="007F496B"/>
    <w:rsid w:val="007F6182"/>
    <w:rsid w:val="00802B46"/>
    <w:rsid w:val="00831E24"/>
    <w:rsid w:val="00835231"/>
    <w:rsid w:val="0084207E"/>
    <w:rsid w:val="00853D1E"/>
    <w:rsid w:val="008727F9"/>
    <w:rsid w:val="0088476D"/>
    <w:rsid w:val="008964B5"/>
    <w:rsid w:val="008A1F11"/>
    <w:rsid w:val="008D638D"/>
    <w:rsid w:val="008F6F97"/>
    <w:rsid w:val="00911BD3"/>
    <w:rsid w:val="0092173C"/>
    <w:rsid w:val="00925A9B"/>
    <w:rsid w:val="009267B3"/>
    <w:rsid w:val="00937396"/>
    <w:rsid w:val="009434C0"/>
    <w:rsid w:val="00945A50"/>
    <w:rsid w:val="00960AA1"/>
    <w:rsid w:val="00967CC9"/>
    <w:rsid w:val="009747B0"/>
    <w:rsid w:val="00982AFB"/>
    <w:rsid w:val="009941D8"/>
    <w:rsid w:val="009A121F"/>
    <w:rsid w:val="009C0B44"/>
    <w:rsid w:val="009C725F"/>
    <w:rsid w:val="009D1534"/>
    <w:rsid w:val="009E0F84"/>
    <w:rsid w:val="009E6FB0"/>
    <w:rsid w:val="009F060B"/>
    <w:rsid w:val="009F61CF"/>
    <w:rsid w:val="00A077A3"/>
    <w:rsid w:val="00A13BF7"/>
    <w:rsid w:val="00A16801"/>
    <w:rsid w:val="00A20B55"/>
    <w:rsid w:val="00A3057B"/>
    <w:rsid w:val="00A30A94"/>
    <w:rsid w:val="00A42D69"/>
    <w:rsid w:val="00A45E5B"/>
    <w:rsid w:val="00A51ED3"/>
    <w:rsid w:val="00A531C7"/>
    <w:rsid w:val="00A63B7D"/>
    <w:rsid w:val="00A66F73"/>
    <w:rsid w:val="00A70580"/>
    <w:rsid w:val="00A74BE4"/>
    <w:rsid w:val="00A76A28"/>
    <w:rsid w:val="00A923D9"/>
    <w:rsid w:val="00AA02F2"/>
    <w:rsid w:val="00AA1725"/>
    <w:rsid w:val="00AA5475"/>
    <w:rsid w:val="00AB0D90"/>
    <w:rsid w:val="00AB2D6D"/>
    <w:rsid w:val="00AB7943"/>
    <w:rsid w:val="00AC4612"/>
    <w:rsid w:val="00AD010A"/>
    <w:rsid w:val="00AD39A2"/>
    <w:rsid w:val="00AE0BE8"/>
    <w:rsid w:val="00AF00C0"/>
    <w:rsid w:val="00AF2AF2"/>
    <w:rsid w:val="00AF4C47"/>
    <w:rsid w:val="00B01D7E"/>
    <w:rsid w:val="00B03351"/>
    <w:rsid w:val="00B04F9E"/>
    <w:rsid w:val="00B10BCC"/>
    <w:rsid w:val="00B12226"/>
    <w:rsid w:val="00B24B9A"/>
    <w:rsid w:val="00B277E1"/>
    <w:rsid w:val="00B323E0"/>
    <w:rsid w:val="00B34AE4"/>
    <w:rsid w:val="00B41608"/>
    <w:rsid w:val="00B54B41"/>
    <w:rsid w:val="00B670F1"/>
    <w:rsid w:val="00B83818"/>
    <w:rsid w:val="00B83A37"/>
    <w:rsid w:val="00B85E39"/>
    <w:rsid w:val="00B87191"/>
    <w:rsid w:val="00B91A1F"/>
    <w:rsid w:val="00B922FE"/>
    <w:rsid w:val="00B9500B"/>
    <w:rsid w:val="00BB280F"/>
    <w:rsid w:val="00BB5C93"/>
    <w:rsid w:val="00BB5EF1"/>
    <w:rsid w:val="00BC280C"/>
    <w:rsid w:val="00BC689A"/>
    <w:rsid w:val="00BC7C7A"/>
    <w:rsid w:val="00BD4B59"/>
    <w:rsid w:val="00BD72B5"/>
    <w:rsid w:val="00BD72ED"/>
    <w:rsid w:val="00C01ABC"/>
    <w:rsid w:val="00C0600A"/>
    <w:rsid w:val="00C140E8"/>
    <w:rsid w:val="00C16393"/>
    <w:rsid w:val="00C47CA1"/>
    <w:rsid w:val="00C506FC"/>
    <w:rsid w:val="00C66BEC"/>
    <w:rsid w:val="00C875AB"/>
    <w:rsid w:val="00C94EFD"/>
    <w:rsid w:val="00CA06E5"/>
    <w:rsid w:val="00CB0085"/>
    <w:rsid w:val="00CB0174"/>
    <w:rsid w:val="00CB18A2"/>
    <w:rsid w:val="00CC2791"/>
    <w:rsid w:val="00CC2EDE"/>
    <w:rsid w:val="00CC52F5"/>
    <w:rsid w:val="00CC733F"/>
    <w:rsid w:val="00CD1BF3"/>
    <w:rsid w:val="00CD1D65"/>
    <w:rsid w:val="00CF2CA8"/>
    <w:rsid w:val="00CF54D3"/>
    <w:rsid w:val="00D016E6"/>
    <w:rsid w:val="00D042AB"/>
    <w:rsid w:val="00D05B5B"/>
    <w:rsid w:val="00D106A5"/>
    <w:rsid w:val="00D10B62"/>
    <w:rsid w:val="00D12261"/>
    <w:rsid w:val="00D14C98"/>
    <w:rsid w:val="00D23B10"/>
    <w:rsid w:val="00D261EA"/>
    <w:rsid w:val="00D27FD1"/>
    <w:rsid w:val="00D4513E"/>
    <w:rsid w:val="00D47036"/>
    <w:rsid w:val="00D5236F"/>
    <w:rsid w:val="00D53C96"/>
    <w:rsid w:val="00D579D5"/>
    <w:rsid w:val="00D72B69"/>
    <w:rsid w:val="00D7482D"/>
    <w:rsid w:val="00D7664D"/>
    <w:rsid w:val="00D82569"/>
    <w:rsid w:val="00D83B8C"/>
    <w:rsid w:val="00D83BE3"/>
    <w:rsid w:val="00D96100"/>
    <w:rsid w:val="00D97C7D"/>
    <w:rsid w:val="00DD345B"/>
    <w:rsid w:val="00DD6679"/>
    <w:rsid w:val="00DD757C"/>
    <w:rsid w:val="00DF2DE0"/>
    <w:rsid w:val="00DF5B73"/>
    <w:rsid w:val="00DF6EAE"/>
    <w:rsid w:val="00E02426"/>
    <w:rsid w:val="00E0602A"/>
    <w:rsid w:val="00E12F5C"/>
    <w:rsid w:val="00E12FB0"/>
    <w:rsid w:val="00E13962"/>
    <w:rsid w:val="00E210D6"/>
    <w:rsid w:val="00E22931"/>
    <w:rsid w:val="00E33D0B"/>
    <w:rsid w:val="00E35D33"/>
    <w:rsid w:val="00E376F5"/>
    <w:rsid w:val="00E40C5C"/>
    <w:rsid w:val="00E43EFA"/>
    <w:rsid w:val="00E47FC1"/>
    <w:rsid w:val="00E51BD7"/>
    <w:rsid w:val="00EA5FAC"/>
    <w:rsid w:val="00EA6EAE"/>
    <w:rsid w:val="00EB1B1E"/>
    <w:rsid w:val="00EB4AFB"/>
    <w:rsid w:val="00EC3F9B"/>
    <w:rsid w:val="00EE2B67"/>
    <w:rsid w:val="00EE3C6E"/>
    <w:rsid w:val="00EE7B47"/>
    <w:rsid w:val="00EF2E41"/>
    <w:rsid w:val="00F0522D"/>
    <w:rsid w:val="00F15AA6"/>
    <w:rsid w:val="00F17541"/>
    <w:rsid w:val="00F45B5D"/>
    <w:rsid w:val="00F51EDB"/>
    <w:rsid w:val="00F559B9"/>
    <w:rsid w:val="00F5714F"/>
    <w:rsid w:val="00F57501"/>
    <w:rsid w:val="00F67E63"/>
    <w:rsid w:val="00F91F74"/>
    <w:rsid w:val="00F9528F"/>
    <w:rsid w:val="00FA2597"/>
    <w:rsid w:val="00FA4556"/>
    <w:rsid w:val="00FB5101"/>
    <w:rsid w:val="00FC092A"/>
    <w:rsid w:val="00FD066B"/>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A42D6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FEFFA-A8C0-4434-B963-BB6FB6801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0</Pages>
  <Words>8935</Words>
  <Characters>50935</Characters>
  <Application>Microsoft Office Word</Application>
  <DocSecurity>0</DocSecurity>
  <Lines>424</Lines>
  <Paragraphs>11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26</cp:revision>
  <dcterms:created xsi:type="dcterms:W3CDTF">2019-10-18T15:22:00Z</dcterms:created>
  <dcterms:modified xsi:type="dcterms:W3CDTF">2019-10-1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